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BD03D7">
        <w:rPr>
          <w:noProof/>
        </w:rPr>
        <w:t>13 April 2014</w:t>
      </w:r>
      <w:r w:rsidR="007A15CE">
        <w:fldChar w:fldCharType="end"/>
      </w:r>
    </w:p>
    <w:p w:rsidR="00F77C82" w:rsidRPr="00C05534" w:rsidRDefault="00F77C82" w:rsidP="00C05534">
      <w:pPr>
        <w:pStyle w:val="Heading1"/>
      </w:pPr>
      <w:bookmarkStart w:id="1" w:name="_Toc381438813"/>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81438814"/>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81438815"/>
      <w:r w:rsidRPr="00C05534">
        <w:lastRenderedPageBreak/>
        <w:t>Contents</w:t>
      </w:r>
      <w:bookmarkEnd w:id="3"/>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BD03D7">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BD03D7">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BD03D7">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BD03D7">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BD03D7">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BD03D7">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BD03D7">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BD03D7">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BD03D7">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BD03D7">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BD03D7">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BD03D7">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BD03D7">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BD03D7">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BD03D7">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BD03D7">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BD03D7">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BD03D7">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BD03D7">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BD03D7">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BD03D7">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BD03D7">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BD03D7">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BD03D7">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BD03D7">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BD03D7">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BD03D7">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BD03D7">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BD03D7">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BD03D7">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BD03D7">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BD03D7">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BD03D7">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BD03D7">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BD03D7">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BD03D7">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BD03D7">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BD03D7">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BD03D7">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BD03D7">
        <w:rPr>
          <w:noProof/>
        </w:rPr>
        <w:t>5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BD03D7">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BD03D7">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BD03D7">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BD03D7">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BD03D7">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BD03D7">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BD03D7">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BD03D7">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BD03D7">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BD03D7">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BD03D7">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BD03D7">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BD03D7">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BD03D7">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BD03D7">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BD03D7">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BD03D7">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BD03D7">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BD03D7">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BD03D7">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BD03D7">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BD03D7">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BD03D7">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BD03D7">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BD03D7">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BD03D7">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BD03D7">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BD03D7">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BD03D7">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BD03D7">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BD03D7">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BD03D7">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BD03D7">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BD03D7">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BD03D7">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BD03D7">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BD03D7">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BD03D7">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BD03D7">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BD03D7">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BD03D7">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BD03D7">
        <w:rPr>
          <w:noProof/>
        </w:rPr>
        <w:t>8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BD03D7">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BD03D7">
        <w:rPr>
          <w:noProof/>
        </w:rPr>
        <w:t>8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BD03D7">
        <w:rPr>
          <w:noProof/>
        </w:rPr>
        <w:t>88</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BD03D7">
        <w:rPr>
          <w:noProof/>
        </w:rPr>
        <w:t>9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BD03D7">
        <w:rPr>
          <w:noProof/>
        </w:rPr>
        <w:t>9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BD03D7">
        <w:rPr>
          <w:noProof/>
        </w:rPr>
        <w:t>9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BD03D7">
        <w:rPr>
          <w:noProof/>
        </w:rPr>
        <w:t>9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BD03D7">
        <w:rPr>
          <w:noProof/>
        </w:rPr>
        <w:t>10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BD03D7">
        <w:rPr>
          <w:noProof/>
        </w:rPr>
        <w:t>10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BD03D7">
        <w:rPr>
          <w:noProof/>
        </w:rPr>
        <w:t>10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BD03D7">
        <w:rPr>
          <w:noProof/>
        </w:rPr>
        <w:t>10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BD03D7">
        <w:rPr>
          <w:noProof/>
        </w:rPr>
        <w:t>10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BD03D7">
        <w:rPr>
          <w:noProof/>
        </w:rPr>
        <w:t>10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BD03D7">
        <w:rPr>
          <w:noProof/>
        </w:rPr>
        <w:t>106</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BD03D7">
        <w:rPr>
          <w:noProof/>
        </w:rPr>
        <w:t>10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BD03D7">
        <w:rPr>
          <w:noProof/>
        </w:rPr>
        <w:t>10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BD03D7">
        <w:rPr>
          <w:noProof/>
        </w:rPr>
        <w:t>10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BD03D7">
        <w:rPr>
          <w:noProof/>
        </w:rPr>
        <w:t>10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BD03D7">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BD03D7">
        <w:rPr>
          <w:noProof/>
        </w:rPr>
        <w:t>10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BD03D7">
        <w:rPr>
          <w:noProof/>
        </w:rPr>
        <w:t>11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1438816"/>
      <w:r w:rsidRPr="00C05534">
        <w:lastRenderedPageBreak/>
        <w:t xml:space="preserve">What’s New in MESMER </w:t>
      </w:r>
      <w:r w:rsidR="00F9060D">
        <w:t>4</w:t>
      </w:r>
      <w:r w:rsidRPr="00C05534">
        <w:t>.0</w:t>
      </w:r>
      <w:bookmarkEnd w:id="4"/>
    </w:p>
    <w:p w:rsidR="001C1DA5" w:rsidRDefault="001C1DA5" w:rsidP="00812945">
      <w:pPr>
        <w:numPr>
          <w:ilvl w:val="0"/>
          <w:numId w:val="3"/>
        </w:numPr>
        <w:ind w:left="357" w:firstLine="0"/>
      </w:pP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143881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143881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143881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2770A1"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381438820"/>
      <w:r>
        <w:t>Windows</w:t>
      </w:r>
      <w:bookmarkEnd w:id="8"/>
    </w:p>
    <w:p w:rsidR="00F77C82" w:rsidRDefault="00F77C82" w:rsidP="00C05534">
      <w:pPr>
        <w:pStyle w:val="Heading3"/>
      </w:pPr>
      <w:bookmarkStart w:id="9" w:name="_Toc38143882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143882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BD03D7">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2770A1">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2770A1">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143882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BD03D7">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143882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143882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143882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BD03D7">
        <w:t>7.3.1</w:t>
      </w:r>
      <w:r>
        <w:fldChar w:fldCharType="end"/>
      </w:r>
      <w:r>
        <w:t xml:space="preserve">. </w:t>
      </w:r>
    </w:p>
    <w:p w:rsidR="00F77C82" w:rsidRDefault="00F77C82" w:rsidP="00E41937">
      <w:pPr>
        <w:pStyle w:val="Heading3"/>
      </w:pPr>
      <w:bookmarkStart w:id="16" w:name="_Toc38143882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143882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143882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BD03D7">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143883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143883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8143883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143883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BD03D7" w:rsidRPr="00592261">
        <w:t>Figure 2</w:t>
      </w:r>
      <w:proofErr w:type="gramStart"/>
      <w:r w:rsidR="00BD03D7" w:rsidRPr="00BD03D7">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1438834"/>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143883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1438836"/>
      <w:proofErr w:type="gramStart"/>
      <w:r>
        <w:t>moleculeList</w:t>
      </w:r>
      <w:bookmarkEnd w:id="30"/>
      <w:bookmarkEnd w:id="31"/>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BD03D7">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BD03D7">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BD03D7">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BD03D7">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1438837"/>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 name="TextBox 16"/>
                        <wps:cNvSpPr txBox="1"/>
                        <wps:spPr>
                          <a:xfrm>
                            <a:off x="2914657" y="1569492"/>
                            <a:ext cx="1070240" cy="525780"/>
                          </a:xfrm>
                          <a:prstGeom prst="rect">
                            <a:avLst/>
                          </a:prstGeom>
                          <a:noFill/>
                        </wps:spPr>
                        <wps:txbx>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36" name="TextBox 24"/>
                        <wps:cNvSpPr txBox="1"/>
                        <wps:spPr>
                          <a:xfrm>
                            <a:off x="1123953" y="4306108"/>
                            <a:ext cx="702310" cy="277495"/>
                          </a:xfrm>
                          <a:prstGeom prst="rect">
                            <a:avLst/>
                          </a:prstGeom>
                          <a:noFill/>
                        </wps:spPr>
                        <wps:txbx>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38" name="TextBox 26"/>
                        <wps:cNvSpPr txBox="1"/>
                        <wps:spPr>
                          <a:xfrm>
                            <a:off x="1631937" y="3817646"/>
                            <a:ext cx="687705" cy="277495"/>
                          </a:xfrm>
                          <a:prstGeom prst="rect">
                            <a:avLst/>
                          </a:prstGeom>
                          <a:noFill/>
                        </wps:spPr>
                        <wps:txbx>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0" name="TextBox 28"/>
                        <wps:cNvSpPr txBox="1"/>
                        <wps:spPr>
                          <a:xfrm>
                            <a:off x="2395820" y="3068296"/>
                            <a:ext cx="790575" cy="277495"/>
                          </a:xfrm>
                          <a:prstGeom prst="rect">
                            <a:avLst/>
                          </a:prstGeom>
                          <a:noFill/>
                        </wps:spPr>
                        <wps:txbx>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3" name="TextBox 32"/>
                        <wps:cNvSpPr txBox="1"/>
                        <wps:spPr>
                          <a:xfrm>
                            <a:off x="4499200" y="4362624"/>
                            <a:ext cx="751840" cy="2774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7" name="TextBox 35"/>
                        <wps:cNvSpPr txBox="1"/>
                        <wps:spPr>
                          <a:xfrm>
                            <a:off x="5507708" y="3714890"/>
                            <a:ext cx="840105" cy="2774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542DB7" w:rsidRDefault="00542DB7"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542DB7" w:rsidRDefault="00542DB7"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542DB7" w:rsidRDefault="00542DB7"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542DB7" w:rsidRDefault="00542DB7"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542DB7" w:rsidRDefault="00542DB7"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542DB7" w:rsidRDefault="00542DB7"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542DB7" w:rsidRDefault="00542DB7"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542DB7" w:rsidRDefault="00542DB7"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542DB7" w:rsidRDefault="00542DB7"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542DB7" w:rsidRDefault="00542DB7"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542DB7" w:rsidRDefault="00542DB7"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542DB7" w:rsidRDefault="00542DB7"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542DB7" w:rsidRDefault="00542DB7"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542DB7" w:rsidRDefault="00542DB7"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1438838"/>
      <w:proofErr w:type="gramStart"/>
      <w:r>
        <w:t>reactionList</w:t>
      </w:r>
      <w:bookmarkEnd w:id="36"/>
      <w:bookmarkEnd w:id="3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2770A1"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1438839"/>
      <w:proofErr w:type="gramStart"/>
      <w:r>
        <w:t>me:</w:t>
      </w:r>
      <w:proofErr w:type="gramEnd"/>
      <w:r>
        <w:t>conditions</w:t>
      </w:r>
      <w:bookmarkEnd w:id="38"/>
      <w:bookmarkEnd w:id="39"/>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BD03D7">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proofErr w:type="gramStart"/>
      <w:r>
        <w:t>me:</w:t>
      </w:r>
      <w:proofErr w:type="gramEnd"/>
      <w:r>
        <w:t>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BD03D7">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proofErr w:type="gramStart"/>
      <w:r>
        <w:t>me:</w:t>
      </w:r>
      <w:proofErr w:type="gramEnd"/>
      <w:r>
        <w:t>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2770A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BD03D7">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BD03D7">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2770A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2770A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2770A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2770A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2770A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2770A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2770A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2770A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BD03D7">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BD03D7">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BD03D7">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proofErr w:type="gramStart"/>
      <w:r w:rsidR="00F77C82" w:rsidRPr="00145FA6">
        <w:rPr>
          <w:i/>
        </w:rPr>
        <w:t>k</w:t>
      </w:r>
      <w:r w:rsidR="00F77C82">
        <w:t>(</w:t>
      </w:r>
      <w:proofErr w:type="gramEnd"/>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770A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770A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770A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770A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BD03D7">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xml:space="preserve">. Currently, it is necessary to use Firefox </w:t>
      </w:r>
      <w:proofErr w:type="gramStart"/>
      <w:r>
        <w:t>3.</w:t>
      </w:r>
      <w:r w:rsidR="00B42BCE">
        <w:t>,</w:t>
      </w:r>
      <w:proofErr w:type="gramEnd"/>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BD03D7">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BD03D7">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58913757"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1438883"/>
      <w:bookmarkStart w:id="94" w:name="_Ref277428806"/>
      <w:bookmarkStart w:id="95" w:name="_Ref277416966"/>
      <w:r w:rsidRPr="00246233">
        <w:t>Data Access</w:t>
      </w:r>
      <w:bookmarkEnd w:id="93"/>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BD03D7">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770A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t>
      </w:r>
      <w:r>
        <w:rPr>
          <w:szCs w:val="24"/>
        </w:rPr>
        <w:lastRenderedPageBreak/>
        <w:t xml:space="preserve">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2770A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lastRenderedPageBreak/>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lastRenderedPageBreak/>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2770A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2770A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BD03D7">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BD03D7">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BD03D7">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58913758"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2770A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58913759"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58913760"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2770A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770A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2770A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2770A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2770A1">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2770A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58913761"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2770A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2770A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BD03D7">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BD03D7">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BD03D7">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BD03D7">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BD03D7">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BD03D7">
        <w:t>7.3.1</w:t>
      </w:r>
      <w:r>
        <w:fldChar w:fldCharType="end"/>
      </w:r>
      <w:r>
        <w:fldChar w:fldCharType="begin"/>
      </w:r>
      <w:r>
        <w:instrText xml:space="preserve"> REF _Ref353724732 \r \h </w:instrText>
      </w:r>
      <w:r>
        <w:fldChar w:fldCharType="separate"/>
      </w:r>
      <w:r w:rsidR="00BD03D7">
        <w:t>(5)</w:t>
      </w:r>
      <w:r>
        <w:fldChar w:fldCharType="end"/>
      </w:r>
      <w:r>
        <w:t xml:space="preserve"> and </w:t>
      </w:r>
      <w:r>
        <w:fldChar w:fldCharType="begin"/>
      </w:r>
      <w:r>
        <w:instrText xml:space="preserve"> REF _Ref345764698 \r \h </w:instrText>
      </w:r>
      <w:r>
        <w:fldChar w:fldCharType="separate"/>
      </w:r>
      <w:r w:rsidR="00BD03D7">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BD03D7">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BD03D7">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BD03D7">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70A1" w:rsidRDefault="002770A1">
      <w:pPr>
        <w:spacing w:after="0" w:line="240" w:lineRule="auto"/>
      </w:pPr>
      <w:r>
        <w:separator/>
      </w:r>
    </w:p>
  </w:endnote>
  <w:endnote w:type="continuationSeparator" w:id="0">
    <w:p w:rsidR="002770A1" w:rsidRDefault="002770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2DB7" w:rsidRDefault="00542DB7">
    <w:pPr>
      <w:pStyle w:val="Footer"/>
      <w:jc w:val="center"/>
    </w:pPr>
    <w:r>
      <w:fldChar w:fldCharType="begin"/>
    </w:r>
    <w:r>
      <w:instrText xml:space="preserve"> PAGE   \* MERGEFORMAT </w:instrText>
    </w:r>
    <w:r>
      <w:fldChar w:fldCharType="separate"/>
    </w:r>
    <w:r w:rsidR="00BD03D7">
      <w:rPr>
        <w:noProof/>
      </w:rPr>
      <w:t>110</w:t>
    </w:r>
    <w:r>
      <w:rPr>
        <w:noProof/>
      </w:rPr>
      <w:fldChar w:fldCharType="end"/>
    </w:r>
  </w:p>
  <w:p w:rsidR="00542DB7" w:rsidRDefault="00542DB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70A1" w:rsidRDefault="002770A1">
      <w:pPr>
        <w:spacing w:after="0" w:line="240" w:lineRule="auto"/>
      </w:pPr>
      <w:r>
        <w:separator/>
      </w:r>
    </w:p>
  </w:footnote>
  <w:footnote w:type="continuationSeparator" w:id="0">
    <w:p w:rsidR="002770A1" w:rsidRDefault="002770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2B6C"/>
    <w:rsid w:val="000A6CA3"/>
    <w:rsid w:val="000B6CF0"/>
    <w:rsid w:val="000D59E7"/>
    <w:rsid w:val="000D6751"/>
    <w:rsid w:val="000E099F"/>
    <w:rsid w:val="000E3517"/>
    <w:rsid w:val="000E3664"/>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C915D9-BCB0-4DE5-B1A7-ED819A21F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34</TotalTime>
  <Pages>1</Pages>
  <Words>36954</Words>
  <Characters>210640</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710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5</cp:revision>
  <cp:lastPrinted>2014-04-13T16:02:00Z</cp:lastPrinted>
  <dcterms:created xsi:type="dcterms:W3CDTF">2014-02-19T10:17:00Z</dcterms:created>
  <dcterms:modified xsi:type="dcterms:W3CDTF">2014-04-1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